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131D26">
        <w:rPr>
          <w:i/>
          <w:iCs/>
        </w:rPr>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4A80362A" w14:textId="42548344" w:rsidR="0011722B" w:rsidRDefault="00CE757B" w:rsidP="00B13FF2">
      <w:pPr>
        <w:pStyle w:val="Heading2"/>
        <w:numPr>
          <w:ilvl w:val="0"/>
          <w:numId w:val="9"/>
        </w:numPr>
        <w:rPr>
          <w:noProof/>
        </w:rPr>
      </w:pPr>
      <w:r w:rsidRPr="0038508F">
        <w:rPr>
          <w:noProof/>
        </w:rPr>
        <w:t>Latar Belakang</w:t>
      </w:r>
    </w:p>
    <w:p w14:paraId="48485D57" w14:textId="71909C3B" w:rsidR="002F1121" w:rsidRDefault="007C4AF4" w:rsidP="00B13FF2">
      <w:pPr>
        <w:rPr>
          <w:noProof/>
        </w:rPr>
      </w:pPr>
      <w:r>
        <w:rPr>
          <w:noProof/>
        </w:rPr>
        <w:tab/>
      </w:r>
      <w:r>
        <w:rPr>
          <w:noProof/>
        </w:rPr>
        <w:tab/>
      </w:r>
      <w:r w:rsidR="0069074A" w:rsidRPr="00030BF3">
        <w:rPr>
          <w:noProof/>
        </w:rPr>
        <w:t xml:space="preserve">Peta Okupasi Nasional dalam Kerangka Kualifikasi Nasional </w:t>
      </w:r>
      <w:r w:rsidR="00030BF3">
        <w:rPr>
          <w:noProof/>
        </w:rPr>
        <w:tab/>
      </w:r>
      <w:r w:rsidR="0069074A" w:rsidRPr="00030BF3">
        <w:rPr>
          <w:noProof/>
        </w:rPr>
        <w:t xml:space="preserve">Indonesia (KKNI) merupakan dokumen yang disusun untuk memetakan </w:t>
      </w:r>
      <w:r w:rsidR="00030BF3">
        <w:rPr>
          <w:noProof/>
        </w:rPr>
        <w:tab/>
      </w:r>
      <w:r w:rsidR="0069074A" w:rsidRPr="00030BF3">
        <w:rPr>
          <w:noProof/>
        </w:rPr>
        <w:t>jenis - jenis</w:t>
      </w:r>
      <w:r w:rsidR="002F1121" w:rsidRPr="002F1121">
        <w:rPr>
          <w:noProof/>
        </w:rPr>
        <w:t xml:space="preserve"> </w:t>
      </w:r>
      <w:r w:rsidR="00030BF3" w:rsidRPr="00030BF3">
        <w:rPr>
          <w:noProof/>
        </w:rPr>
        <w:t xml:space="preserve">jabatan/okupasi/profesi yang ada di berbagai bidang, sub bidang </w:t>
      </w:r>
      <w:r w:rsidR="00030BF3">
        <w:rPr>
          <w:noProof/>
        </w:rPr>
        <w:tab/>
      </w:r>
      <w:r w:rsidR="00030BF3" w:rsidRPr="00030BF3">
        <w:rPr>
          <w:noProof/>
        </w:rPr>
        <w:t>maupun area fungsi di</w:t>
      </w:r>
      <w:r w:rsidR="00341347" w:rsidRPr="0064565E">
        <w:rPr>
          <w:noProof/>
        </w:rPr>
        <w:t xml:space="preserve"> </w:t>
      </w:r>
      <w:r w:rsidR="00030BF3" w:rsidRPr="00030BF3">
        <w:rPr>
          <w:noProof/>
        </w:rPr>
        <w:t>semua jenis pekerjaan.</w:t>
      </w:r>
    </w:p>
    <w:p w14:paraId="272EF336" w14:textId="77777777" w:rsidR="00AB4C92" w:rsidRDefault="00AB4C92" w:rsidP="00AB4C92">
      <w:pPr>
        <w:jc w:val="center"/>
        <w:rPr>
          <w:noProof/>
        </w:rPr>
      </w:pPr>
      <w:r>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4F3513E4" w14:textId="52638D1B" w:rsidR="00AB4C92" w:rsidRPr="006C4606" w:rsidRDefault="00AB4C92" w:rsidP="00AB4C92">
      <w:pPr>
        <w:jc w:val="center"/>
        <w:rPr>
          <w:noProof/>
          <w:lang w:val="en-US"/>
        </w:rPr>
      </w:pPr>
      <w:r>
        <w:rPr>
          <w:noProof/>
          <w:lang w:val="en-US"/>
        </w:rPr>
        <w:t>Gambar 1 gafik peta okupasi nasional Indonesia bidang TIK</w:t>
      </w:r>
    </w:p>
    <w:p w14:paraId="7F9D41D0" w14:textId="0D14D6D0" w:rsidR="00AC59FB" w:rsidRDefault="00AB4C92" w:rsidP="008A69D1">
      <w:pPr>
        <w:rPr>
          <w:noProof/>
          <w:lang w:val="en-US"/>
        </w:rPr>
      </w:pPr>
      <w:r>
        <w:rPr>
          <w:noProof/>
          <w:lang w:val="en-US"/>
        </w:rPr>
        <w:tab/>
      </w:r>
      <w:r>
        <w:rPr>
          <w:noProof/>
          <w:lang w:val="en-US"/>
        </w:rPr>
        <w:tab/>
        <w:t>Berdasarkan data dari grafik peta okupasi nasional</w:t>
      </w:r>
      <w:r w:rsidR="00C44015">
        <w:rPr>
          <w:noProof/>
          <w:lang w:val="en-US"/>
        </w:rPr>
        <w:t xml:space="preserve"> bidang TI</w:t>
      </w:r>
      <w:r w:rsidR="00711648">
        <w:rPr>
          <w:noProof/>
          <w:lang w:val="en-US"/>
        </w:rPr>
        <w:t>K</w:t>
      </w:r>
      <w:r w:rsidR="00B658AE">
        <w:rPr>
          <w:noProof/>
          <w:lang w:val="en-US"/>
        </w:rPr>
        <w:t xml:space="preserve"> </w:t>
      </w:r>
      <w:r w:rsidR="00B658AE">
        <w:rPr>
          <w:noProof/>
          <w:lang w:val="en-US"/>
        </w:rPr>
        <w:tab/>
        <w:t xml:space="preserve">kondisi </w:t>
      </w:r>
      <w:r w:rsidR="0064565E">
        <w:rPr>
          <w:noProof/>
          <w:lang w:val="en-US"/>
        </w:rPr>
        <w:t>sumber daya manusia (</w:t>
      </w:r>
      <w:r w:rsidR="00B658AE">
        <w:rPr>
          <w:noProof/>
          <w:lang w:val="en-US"/>
        </w:rPr>
        <w:t>SDM</w:t>
      </w:r>
      <w:r w:rsidR="0064565E">
        <w:rPr>
          <w:noProof/>
          <w:lang w:val="en-US"/>
        </w:rPr>
        <w:t>)</w:t>
      </w:r>
      <w:r w:rsidR="00B658AE">
        <w:rPr>
          <w:noProof/>
          <w:lang w:val="en-US"/>
        </w:rPr>
        <w:t xml:space="preserve"> bidang</w:t>
      </w:r>
      <w:r w:rsidR="0064565E">
        <w:rPr>
          <w:noProof/>
          <w:lang w:val="en-US"/>
        </w:rPr>
        <w:t xml:space="preserve"> teknologi informasi dan </w:t>
      </w:r>
      <w:r w:rsidR="00663A5E">
        <w:rPr>
          <w:noProof/>
          <w:lang w:val="en-US"/>
        </w:rPr>
        <w:tab/>
      </w:r>
      <w:r w:rsidR="0064565E">
        <w:rPr>
          <w:noProof/>
          <w:lang w:val="en-US"/>
        </w:rPr>
        <w:t>komunikasi</w:t>
      </w:r>
      <w:r w:rsidR="008A69D1">
        <w:rPr>
          <w:noProof/>
          <w:lang w:val="en-US"/>
        </w:rPr>
        <w:t xml:space="preserve"> </w:t>
      </w:r>
      <w:r w:rsidR="0064565E">
        <w:rPr>
          <w:noProof/>
          <w:lang w:val="en-US"/>
        </w:rPr>
        <w:t>(</w:t>
      </w:r>
      <w:r w:rsidR="00B658AE">
        <w:rPr>
          <w:noProof/>
          <w:lang w:val="en-US"/>
        </w:rPr>
        <w:t>TIK</w:t>
      </w:r>
      <w:r w:rsidR="0064565E">
        <w:rPr>
          <w:noProof/>
          <w:lang w:val="en-US"/>
        </w:rPr>
        <w:t>)</w:t>
      </w:r>
      <w:r w:rsidR="008A69D1">
        <w:rPr>
          <w:noProof/>
          <w:lang w:val="en-US"/>
        </w:rPr>
        <w:t xml:space="preserve"> </w:t>
      </w:r>
      <w:r w:rsidR="00B658AE">
        <w:rPr>
          <w:noProof/>
          <w:lang w:val="en-US"/>
        </w:rPr>
        <w:t>dalam negeri cukup memprihatinkan</w:t>
      </w:r>
      <w:r w:rsidR="00E97763">
        <w:rPr>
          <w:noProof/>
          <w:lang w:val="en-US"/>
        </w:rPr>
        <w:t>,</w:t>
      </w:r>
      <w:r w:rsidR="008A69D1">
        <w:rPr>
          <w:noProof/>
          <w:lang w:val="en-US"/>
        </w:rPr>
        <w:t xml:space="preserve"> </w:t>
      </w:r>
      <w:r w:rsidR="00711648">
        <w:rPr>
          <w:noProof/>
          <w:lang w:val="en-US"/>
        </w:rPr>
        <w:t>dari</w:t>
      </w:r>
      <w:r w:rsidR="00C21FEC">
        <w:rPr>
          <w:noProof/>
          <w:lang w:val="en-US"/>
        </w:rPr>
        <w:t xml:space="preserve"> </w:t>
      </w:r>
      <w:r w:rsidR="00711648">
        <w:rPr>
          <w:noProof/>
          <w:lang w:val="en-US"/>
        </w:rPr>
        <w:t xml:space="preserve">16 </w:t>
      </w:r>
      <w:r w:rsidR="00663A5E">
        <w:rPr>
          <w:noProof/>
          <w:lang w:val="en-US"/>
        </w:rPr>
        <w:tab/>
      </w:r>
      <w:r w:rsidR="00711648">
        <w:rPr>
          <w:noProof/>
          <w:lang w:val="en-US"/>
        </w:rPr>
        <w:t>kategori okupasi</w:t>
      </w:r>
      <w:r w:rsidR="00E97763">
        <w:rPr>
          <w:noProof/>
          <w:lang w:val="en-US"/>
        </w:rPr>
        <w:t xml:space="preserve"> hampir seluruh lini kategori masih kekurangan SDM </w:t>
      </w:r>
      <w:r w:rsidR="00E97763">
        <w:rPr>
          <w:noProof/>
          <w:lang w:val="en-US"/>
        </w:rPr>
        <w:tab/>
        <w:t>bidang TI</w:t>
      </w:r>
      <w:r w:rsidR="00E9381B">
        <w:rPr>
          <w:noProof/>
          <w:lang w:val="en-US"/>
        </w:rPr>
        <w:t>K</w:t>
      </w:r>
      <w:r w:rsidR="00E97763">
        <w:rPr>
          <w:noProof/>
          <w:lang w:val="en-US"/>
        </w:rPr>
        <w:t xml:space="preserve">. Salah satu faktor penyebabnya adalah </w:t>
      </w:r>
      <w:r w:rsidR="00E97763">
        <w:rPr>
          <w:i/>
          <w:iCs/>
          <w:noProof/>
          <w:lang w:val="en-US"/>
        </w:rPr>
        <w:t>skill-mismatch</w:t>
      </w:r>
      <w:r w:rsidR="00B658AE">
        <w:rPr>
          <w:noProof/>
          <w:lang w:val="en-US"/>
        </w:rPr>
        <w:t>.</w:t>
      </w:r>
    </w:p>
    <w:p w14:paraId="4D08E01B" w14:textId="07F85DFD" w:rsidR="00AC59FB" w:rsidRPr="00AC59FB" w:rsidRDefault="00AC59FB" w:rsidP="00AC59FB">
      <w:pPr>
        <w:rPr>
          <w:noProof/>
          <w:lang w:val="en-US"/>
        </w:rPr>
      </w:pPr>
      <w:r>
        <w:rPr>
          <w:noProof/>
          <w:lang w:val="en-US"/>
        </w:rPr>
        <w:lastRenderedPageBreak/>
        <w:tab/>
      </w:r>
      <w:r w:rsidR="005741C6">
        <w:rPr>
          <w:i/>
          <w:iCs/>
          <w:noProof/>
          <w:lang w:val="en-US"/>
        </w:rPr>
        <w:tab/>
        <w:t xml:space="preserve">Skill-mismatch </w:t>
      </w:r>
      <w:r w:rsidR="005741C6">
        <w:rPr>
          <w:noProof/>
          <w:lang w:val="en-US"/>
        </w:rPr>
        <w:t xml:space="preserve">adalah ketidaksesuaian antara keterampilan yang </w:t>
      </w:r>
      <w:r w:rsidR="005741C6">
        <w:rPr>
          <w:noProof/>
          <w:lang w:val="en-US"/>
        </w:rPr>
        <w:tab/>
        <w:t>dicari oleh pemberi kerja dengan keterampilan yang dimilik</w:t>
      </w:r>
      <w:r w:rsidR="0049720B">
        <w:rPr>
          <w:noProof/>
          <w:lang w:val="en-US"/>
        </w:rPr>
        <w:t>i</w:t>
      </w:r>
      <w:r w:rsidR="005741C6">
        <w:rPr>
          <w:noProof/>
          <w:lang w:val="en-US"/>
        </w:rPr>
        <w:t xml:space="preserve"> oleh individu. </w:t>
      </w:r>
      <w:r w:rsidR="005741C6">
        <w:rPr>
          <w:noProof/>
          <w:lang w:val="en-US"/>
        </w:rPr>
        <w:tab/>
        <w:t xml:space="preserve">Sederhananya, ini adalah ketidaksesuaian antara keterampilan dengan </w:t>
      </w:r>
      <w:r w:rsidR="005741C6">
        <w:rPr>
          <w:noProof/>
          <w:lang w:val="en-US"/>
        </w:rPr>
        <w:tab/>
        <w:t>pekerjaan</w:t>
      </w:r>
      <w:r w:rsidR="00C4786B">
        <w:rPr>
          <w:noProof/>
          <w:lang w:val="en-US"/>
        </w:rPr>
        <w:t xml:space="preserve">. Ini berarti bahwa pendidikan dan pelatihan tidak menyediakan </w:t>
      </w:r>
      <w:r w:rsidR="00C4786B">
        <w:rPr>
          <w:noProof/>
          <w:lang w:val="en-US"/>
        </w:rPr>
        <w:tab/>
        <w:t>keterampilan yang diminta di pasar tenaga kerja.</w:t>
      </w:r>
      <w:r>
        <w:rPr>
          <w:noProof/>
          <w:lang w:val="en-US"/>
        </w:rPr>
        <w:t xml:space="preserve"> </w:t>
      </w:r>
    </w:p>
    <w:p w14:paraId="22CCD30C" w14:textId="5DC5ADA0" w:rsidR="0050222E" w:rsidRDefault="00415460" w:rsidP="00B13FF2">
      <w:pPr>
        <w:rPr>
          <w:noProof/>
        </w:rPr>
      </w:pPr>
      <w:r>
        <w:rPr>
          <w:noProof/>
        </w:rPr>
        <w:tab/>
      </w:r>
      <w:r>
        <w:rPr>
          <w:noProof/>
        </w:rPr>
        <w:tab/>
      </w:r>
      <w:r w:rsidR="00FF72ED" w:rsidRPr="00FF72ED">
        <w:rPr>
          <w:noProof/>
        </w:rPr>
        <w:t>Untuk mengatasi permasalahan ini, dibutuhkan sebuah sistem</w:t>
      </w:r>
      <w:r w:rsidR="009034D8" w:rsidRPr="009034D8">
        <w:rPr>
          <w:noProof/>
        </w:rPr>
        <w:t xml:space="preserve"> daring</w:t>
      </w:r>
      <w:r w:rsidR="00FF72ED" w:rsidRPr="00FF72ED">
        <w:rPr>
          <w:noProof/>
        </w:rPr>
        <w:t xml:space="preserve"> </w:t>
      </w:r>
      <w:r w:rsidR="009034D8">
        <w:rPr>
          <w:noProof/>
        </w:rPr>
        <w:tab/>
      </w:r>
      <w:r w:rsidR="00FF72ED" w:rsidRPr="00FF72ED">
        <w:rPr>
          <w:noProof/>
        </w:rPr>
        <w:t xml:space="preserve">yang </w:t>
      </w:r>
      <w:r w:rsidR="00FF72ED" w:rsidRPr="00FF72ED">
        <w:rPr>
          <w:noProof/>
        </w:rPr>
        <w:tab/>
        <w:t xml:space="preserve">dapat memberikan pendidikan sesuai kompetensi yang dibutuhkan </w:t>
      </w:r>
      <w:r w:rsidR="009034D8">
        <w:rPr>
          <w:noProof/>
        </w:rPr>
        <w:tab/>
      </w:r>
      <w:r w:rsidR="00FF72ED" w:rsidRPr="00FF72ED">
        <w:rPr>
          <w:noProof/>
        </w:rPr>
        <w:t>di pasar</w:t>
      </w:r>
      <w:r w:rsidR="00D075BF" w:rsidRPr="0076047C">
        <w:rPr>
          <w:noProof/>
        </w:rPr>
        <w:t xml:space="preserve"> </w:t>
      </w:r>
      <w:r w:rsidR="00FF72ED" w:rsidRPr="00FF72ED">
        <w:rPr>
          <w:noProof/>
        </w:rPr>
        <w:t>tenaga kerja</w:t>
      </w:r>
      <w:r w:rsidR="00A65134" w:rsidRPr="00A65134">
        <w:rPr>
          <w:noProof/>
        </w:rPr>
        <w:t>,</w:t>
      </w:r>
      <w:r w:rsidR="00FF72ED" w:rsidRPr="00FF72ED">
        <w:rPr>
          <w:noProof/>
        </w:rPr>
        <w:t xml:space="preserve"> namun juga dapat menyampaikan materi </w:t>
      </w:r>
      <w:r w:rsidR="009034D8">
        <w:rPr>
          <w:noProof/>
        </w:rPr>
        <w:tab/>
      </w:r>
      <w:r w:rsidR="00FF72ED" w:rsidRPr="00FF72ED">
        <w:rPr>
          <w:noProof/>
        </w:rPr>
        <w:t xml:space="preserve">pembelajaran yang </w:t>
      </w:r>
      <w:r w:rsidR="00FF72ED">
        <w:rPr>
          <w:noProof/>
        </w:rPr>
        <w:tab/>
      </w:r>
      <w:r w:rsidR="00FF72ED" w:rsidRPr="00FF72ED">
        <w:rPr>
          <w:noProof/>
        </w:rPr>
        <w:t xml:space="preserve">ramah bagi pemula sehingga dapat dengan mudah </w:t>
      </w:r>
      <w:r w:rsidR="009034D8">
        <w:rPr>
          <w:noProof/>
        </w:rPr>
        <w:tab/>
      </w:r>
      <w:r w:rsidR="00FF72ED" w:rsidRPr="00FF72ED">
        <w:rPr>
          <w:noProof/>
        </w:rPr>
        <w:t xml:space="preserve">dimengerti. </w:t>
      </w:r>
    </w:p>
    <w:p w14:paraId="3DE6E337" w14:textId="47D7C954" w:rsidR="006E6A5A" w:rsidRDefault="0050222E" w:rsidP="00B13FF2">
      <w:pPr>
        <w:rPr>
          <w:noProof/>
          <w:lang w:val="en-US"/>
        </w:rPr>
      </w:pPr>
      <w:r>
        <w:rPr>
          <w:noProof/>
        </w:rPr>
        <w:tab/>
      </w:r>
      <w:r>
        <w:rPr>
          <w:noProof/>
        </w:rPr>
        <w:tab/>
      </w:r>
      <w:r>
        <w:rPr>
          <w:noProof/>
          <w:lang w:val="en-US"/>
        </w:rPr>
        <w:t xml:space="preserve">Jaya Kumar C. Koran (2002), mendefinisikan </w:t>
      </w:r>
      <w:r w:rsidR="00D47106">
        <w:rPr>
          <w:noProof/>
          <w:lang w:val="en-US"/>
        </w:rPr>
        <w:t>e-learning</w:t>
      </w:r>
      <w:r>
        <w:rPr>
          <w:noProof/>
          <w:lang w:val="en-US"/>
        </w:rPr>
        <w:t xml:space="preserve"> sebagai </w:t>
      </w:r>
      <w:r>
        <w:rPr>
          <w:noProof/>
          <w:lang w:val="en-US"/>
        </w:rPr>
        <w:tab/>
        <w:t xml:space="preserve">sembarang pengajaran dan pembelajaran yang menggunakan rangkaian </w:t>
      </w:r>
      <w:r>
        <w:rPr>
          <w:noProof/>
          <w:lang w:val="en-US"/>
        </w:rPr>
        <w:tab/>
        <w:t xml:space="preserve">elektronik (LAN, WAN, atau internet) untuk menyampaikan isi </w:t>
      </w:r>
      <w:r>
        <w:rPr>
          <w:noProof/>
          <w:lang w:val="en-US"/>
        </w:rPr>
        <w:tab/>
        <w:t xml:space="preserve">pembelajaran, interaksi, atau bimbingan, sedangkan menurut Rosenberg </w:t>
      </w:r>
      <w:r>
        <w:rPr>
          <w:noProof/>
          <w:lang w:val="en-US"/>
        </w:rPr>
        <w:tab/>
        <w:t xml:space="preserve">(2001) </w:t>
      </w:r>
      <w:r w:rsidR="00D47106">
        <w:rPr>
          <w:noProof/>
          <w:lang w:val="en-US"/>
        </w:rPr>
        <w:t>e-learning</w:t>
      </w:r>
      <w:r>
        <w:rPr>
          <w:noProof/>
          <w:lang w:val="en-US"/>
        </w:rPr>
        <w:t xml:space="preserve"> merujuk pada penggunaan teknologi internet untuk </w:t>
      </w:r>
      <w:r>
        <w:rPr>
          <w:noProof/>
          <w:lang w:val="en-US"/>
        </w:rPr>
        <w:tab/>
        <w:t xml:space="preserve">mengirimkan serangkaian solusi yang dapat meningkatkan pengetahuan dan </w:t>
      </w:r>
      <w:r>
        <w:rPr>
          <w:noProof/>
          <w:lang w:val="en-US"/>
        </w:rPr>
        <w:tab/>
        <w:t>keterampilan.</w:t>
      </w:r>
    </w:p>
    <w:p w14:paraId="5A193573" w14:textId="258FC85F" w:rsidR="002F1121" w:rsidRDefault="006E6A5A" w:rsidP="009E0A62">
      <w:pPr>
        <w:rPr>
          <w:lang w:val="en-US"/>
        </w:rPr>
      </w:pPr>
      <w:r>
        <w:rPr>
          <w:noProof/>
          <w:lang w:val="en-US"/>
        </w:rPr>
        <w:tab/>
      </w:r>
      <w:r>
        <w:rPr>
          <w:noProof/>
          <w:lang w:val="en-US"/>
        </w:rPr>
        <w:tab/>
      </w:r>
      <w:r w:rsidR="00FF72ED" w:rsidRPr="00FF72ED">
        <w:rPr>
          <w:noProof/>
        </w:rPr>
        <w:t xml:space="preserve"> </w:t>
      </w:r>
      <w:r w:rsidR="009E0A62">
        <w:t xml:space="preserve">Rosenberg (2001) menekankan bahwa </w:t>
      </w:r>
      <w:r w:rsidR="00D47106">
        <w:t>e-learning</w:t>
      </w:r>
      <w:r w:rsidR="009E0A62">
        <w:t xml:space="preserve"> merujuk pada </w:t>
      </w:r>
      <w:r w:rsidR="009E0A62">
        <w:tab/>
        <w:t xml:space="preserve">penggunaan teknologi internet untuk mengirimkan serangkaian solusi yang </w:t>
      </w:r>
      <w:r w:rsidR="009E0A62">
        <w:tab/>
        <w:t xml:space="preserve">dapat meningkatkan pengetahuan dan keterampilan. Hal ini senada dengan </w:t>
      </w:r>
      <w:r w:rsidR="009E0A62">
        <w:tab/>
        <w:t xml:space="preserve">Cambell (2002), Kamarga (2002) yang intinya menekankan penggunaan </w:t>
      </w:r>
      <w:r w:rsidR="009E0A62">
        <w:tab/>
        <w:t xml:space="preserve">internet dalam pendidikan sebagai hakekat </w:t>
      </w:r>
      <w:r w:rsidR="00D47106">
        <w:t>e-learning</w:t>
      </w:r>
      <w:r w:rsidR="009E0A62">
        <w:rPr>
          <w:lang w:val="en-US"/>
        </w:rPr>
        <w:t>.</w:t>
      </w:r>
    </w:p>
    <w:p w14:paraId="1806BD61" w14:textId="301BB1A7" w:rsidR="0076047C" w:rsidRPr="009E0A62" w:rsidRDefault="0076047C" w:rsidP="009E0A62">
      <w:pPr>
        <w:rPr>
          <w:noProof/>
          <w:lang w:val="en-US"/>
        </w:rPr>
      </w:pPr>
      <w:r>
        <w:rPr>
          <w:lang w:val="en-US"/>
        </w:rPr>
        <w:tab/>
      </w:r>
      <w:r>
        <w:rPr>
          <w:lang w:val="en-US"/>
        </w:rPr>
        <w:tab/>
        <w:t xml:space="preserve">Selain dari sisi sistem, desain pembelajaran juga </w:t>
      </w:r>
      <w:r w:rsidR="008A69D1">
        <w:rPr>
          <w:lang w:val="en-US"/>
        </w:rPr>
        <w:t>perlu di</w:t>
      </w:r>
      <w:r w:rsidR="00CC3BDD">
        <w:rPr>
          <w:lang w:val="en-US"/>
        </w:rPr>
        <w:t xml:space="preserve">desain </w:t>
      </w:r>
      <w:r w:rsidR="00CC3BDD">
        <w:rPr>
          <w:lang w:val="en-US"/>
        </w:rPr>
        <w:tab/>
        <w:t>sedemikian rupa sehingga</w:t>
      </w:r>
      <w:r w:rsidR="00CD1C8B">
        <w:rPr>
          <w:lang w:val="en-US"/>
        </w:rPr>
        <w:t xml:space="preserve"> </w:t>
      </w:r>
      <w:r>
        <w:rPr>
          <w:lang w:val="en-US"/>
        </w:rPr>
        <w:t xml:space="preserve">tercipta sebuah sistem e-learning </w:t>
      </w:r>
      <w:r w:rsidR="008A69D1">
        <w:rPr>
          <w:lang w:val="en-US"/>
        </w:rPr>
        <w:t xml:space="preserve">yang dapat </w:t>
      </w:r>
      <w:r w:rsidR="00CC3BDD">
        <w:rPr>
          <w:lang w:val="en-US"/>
        </w:rPr>
        <w:tab/>
      </w:r>
      <w:r w:rsidR="008A69D1">
        <w:rPr>
          <w:lang w:val="en-US"/>
        </w:rPr>
        <w:t>memenuhi kompetensi sesuai</w:t>
      </w:r>
      <w:r w:rsidR="00CD1C8B">
        <w:rPr>
          <w:lang w:val="en-US"/>
        </w:rPr>
        <w:t xml:space="preserve"> </w:t>
      </w:r>
      <w:r w:rsidR="008A69D1">
        <w:rPr>
          <w:lang w:val="en-US"/>
        </w:rPr>
        <w:t xml:space="preserve">dengan yang dibutuhkan pada pasar </w:t>
      </w:r>
      <w:r w:rsidR="00CC3BDD">
        <w:rPr>
          <w:lang w:val="en-US"/>
        </w:rPr>
        <w:tab/>
      </w:r>
      <w:r w:rsidR="008A69D1">
        <w:rPr>
          <w:lang w:val="en-US"/>
        </w:rPr>
        <w:t xml:space="preserve">tenaga </w:t>
      </w:r>
      <w:r w:rsidR="00CD1C8B">
        <w:rPr>
          <w:lang w:val="en-US"/>
        </w:rPr>
        <w:tab/>
      </w:r>
      <w:r w:rsidR="008A69D1">
        <w:rPr>
          <w:lang w:val="en-US"/>
        </w:rPr>
        <w:t>kerja</w:t>
      </w:r>
      <w:r w:rsidR="00B33471">
        <w:rPr>
          <w:lang w:val="en-US"/>
        </w:rPr>
        <w:t>.</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lastRenderedPageBreak/>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lastRenderedPageBreak/>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82A6E78" w:rsidR="00AA533D" w:rsidRDefault="00AA533D" w:rsidP="00B13FF2">
      <w:pPr>
        <w:pStyle w:val="ListParagraph"/>
        <w:numPr>
          <w:ilvl w:val="0"/>
          <w:numId w:val="25"/>
        </w:numPr>
        <w:spacing w:after="200"/>
        <w:rPr>
          <w:noProof/>
        </w:rPr>
      </w:pPr>
      <w:r>
        <w:rPr>
          <w:noProof/>
        </w:rPr>
        <w:t xml:space="preserve">Bagaimana pengaruh State Based Code Editor dalam </w:t>
      </w:r>
      <w:r w:rsidR="00D47106">
        <w:rPr>
          <w:noProof/>
        </w:rPr>
        <w:t>e-learning</w:t>
      </w:r>
      <w:r>
        <w:rPr>
          <w:noProof/>
        </w:rPr>
        <w:t>.</w:t>
      </w:r>
    </w:p>
    <w:p w14:paraId="5C365FD0" w14:textId="4977BBFF" w:rsidR="00AA533D" w:rsidRDefault="00AA533D" w:rsidP="00B13FF2">
      <w:pPr>
        <w:pStyle w:val="ListParagraph"/>
        <w:numPr>
          <w:ilvl w:val="0"/>
          <w:numId w:val="25"/>
        </w:numPr>
        <w:rPr>
          <w:noProof/>
        </w:rPr>
      </w:pPr>
      <w:r>
        <w:rPr>
          <w:noProof/>
        </w:rPr>
        <w:t xml:space="preserve">Bagaimana merancang dan mengimplementasikan sebuah State Based Code Editor yang dapat terintegrasi dengan Sistem </w:t>
      </w:r>
      <w:r w:rsidR="00D47106">
        <w:rPr>
          <w:noProof/>
        </w:rPr>
        <w:t>e-learning</w:t>
      </w:r>
      <w:r>
        <w:rPr>
          <w:noProof/>
        </w:rPr>
        <w:t>.</w:t>
      </w:r>
    </w:p>
    <w:p w14:paraId="76DC006B" w14:textId="77777777" w:rsidR="00CE757B" w:rsidRPr="0038508F" w:rsidRDefault="00CE757B" w:rsidP="00B13FF2">
      <w:pPr>
        <w:pStyle w:val="Heading2"/>
        <w:numPr>
          <w:ilvl w:val="0"/>
          <w:numId w:val="9"/>
        </w:numPr>
        <w:rPr>
          <w:noProof/>
        </w:rPr>
      </w:pPr>
      <w:r w:rsidRPr="0038508F">
        <w:rPr>
          <w:noProof/>
        </w:rPr>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lastRenderedPageBreak/>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2AD1D4D9"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 xml:space="preserve">Sebagai salah satu solusi dalam menyampaikan materi pada sistem </w:t>
      </w:r>
      <w:r w:rsidR="00D47106">
        <w:rPr>
          <w:rFonts w:cs="Times New Roman"/>
          <w:bCs/>
          <w:noProof/>
          <w:szCs w:val="24"/>
          <w:lang w:val="en-US"/>
        </w:rPr>
        <w:t>e-learning</w:t>
      </w:r>
      <w:r>
        <w:rPr>
          <w:rFonts w:cs="Times New Roman"/>
          <w:bCs/>
          <w:noProof/>
          <w:szCs w:val="24"/>
          <w:lang w:val="en-US"/>
        </w:rPr>
        <w:t xml:space="preserve">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t>Tinjauan Pustaka</w:t>
      </w:r>
    </w:p>
    <w:p w14:paraId="4BA68E87" w14:textId="665E45C1"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D47106">
        <w:rPr>
          <w:rFonts w:eastAsia="Times New Roman" w:cs="Times New Roman"/>
          <w:i/>
          <w:iCs/>
          <w:noProof/>
          <w:lang w:eastAsia="id-ID"/>
        </w:rPr>
        <w:t>E-learning</w:t>
      </w:r>
    </w:p>
    <w:p w14:paraId="7CABF0A5" w14:textId="54265691"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w:t>
      </w:r>
      <w:r w:rsidR="00D47106">
        <w:rPr>
          <w:noProof/>
          <w:lang w:val="en-US"/>
        </w:rPr>
        <w:t>e-learning</w:t>
      </w:r>
      <w:r w:rsidR="001A1886">
        <w:rPr>
          <w:noProof/>
          <w:lang w:val="en-US"/>
        </w:rPr>
        <w:t xml:space="preserve">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w:t>
      </w:r>
      <w:r w:rsidR="00D47106">
        <w:rPr>
          <w:noProof/>
          <w:lang w:val="en-US"/>
        </w:rPr>
        <w:t>e-learning</w:t>
      </w:r>
      <w:r w:rsidR="00C14D2A">
        <w:rPr>
          <w:noProof/>
          <w:lang w:val="en-US"/>
        </w:rPr>
        <w:t xml:space="preserve"> merujuk pada penggunaan teknologi internet untuk </w:t>
      </w:r>
      <w:r>
        <w:rPr>
          <w:noProof/>
          <w:lang w:val="en-US"/>
        </w:rPr>
        <w:lastRenderedPageBreak/>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6A2E9CC5"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w:t>
      </w:r>
      <w:r w:rsidR="00D47106">
        <w:rPr>
          <w:noProof/>
          <w:lang w:val="en-US"/>
        </w:rPr>
        <w:t>e-learning</w:t>
      </w:r>
      <w:r w:rsidR="00D003BE">
        <w:rPr>
          <w:noProof/>
          <w:lang w:val="en-US"/>
        </w:rPr>
        <w:t xml:space="preserve">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 xml:space="preserve">dua arah, </w:t>
      </w:r>
      <w:r w:rsidR="00D47106">
        <w:rPr>
          <w:noProof/>
          <w:lang w:val="en-US"/>
        </w:rPr>
        <w:t>e-learning</w:t>
      </w:r>
      <w:r w:rsidR="00D003BE">
        <w:rPr>
          <w:noProof/>
          <w:lang w:val="en-US"/>
        </w:rPr>
        <w:t xml:space="preserve"> yang akan penulis teliti adalah </w:t>
      </w:r>
      <w:r w:rsidR="00D47106">
        <w:rPr>
          <w:noProof/>
          <w:lang w:val="en-US"/>
        </w:rPr>
        <w:t>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6FCF8168" w:rsidR="00743466" w:rsidRDefault="002552BC" w:rsidP="00B13FF2">
      <w:pPr>
        <w:rPr>
          <w:rFonts w:cs="Times New Roman"/>
          <w:noProof/>
          <w:szCs w:val="24"/>
          <w:lang w:val="en-US"/>
        </w:rPr>
      </w:pPr>
      <w:r>
        <w:rPr>
          <w:noProof/>
          <w:lang w:val="en-US"/>
        </w:rPr>
        <w:tab/>
      </w:r>
      <w:r w:rsidR="00CA67EB">
        <w:rPr>
          <w:rFonts w:cs="Times New Roman"/>
          <w:noProof/>
          <w:szCs w:val="24"/>
          <w:lang w:val="en-US"/>
        </w:rPr>
        <w:t xml:space="preserve">Manfaat </w:t>
      </w:r>
      <w:r w:rsidR="00D47106">
        <w:rPr>
          <w:rFonts w:cs="Times New Roman"/>
          <w:noProof/>
          <w:szCs w:val="24"/>
          <w:lang w:val="en-US"/>
        </w:rPr>
        <w:t>e-learning</w:t>
      </w:r>
      <w:r w:rsidR="00CA67EB">
        <w:rPr>
          <w:rFonts w:cs="Times New Roman"/>
          <w:noProof/>
          <w:szCs w:val="24"/>
          <w:lang w:val="en-US"/>
        </w:rPr>
        <w:t xml:space="preserve">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333815CA"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 xml:space="preserve">Pembelajaran konvensional mengharuskan siswa untuk hadir di kelas pada jam tertentu dan materi yang telah di ajarkan tidak bisa di ulang kembali karena penyampaian materi secara tatap muka, sedangkan dengan </w:t>
      </w:r>
      <w:r w:rsidR="00D47106">
        <w:rPr>
          <w:rFonts w:cs="Times New Roman"/>
          <w:noProof/>
          <w:szCs w:val="24"/>
          <w:lang w:val="en-US"/>
        </w:rPr>
        <w:t>e-learning</w:t>
      </w:r>
      <w:r w:rsidRPr="00673DE0">
        <w:rPr>
          <w:rFonts w:cs="Times New Roman"/>
          <w:noProof/>
          <w:szCs w:val="24"/>
          <w:lang w:val="en-US"/>
        </w:rPr>
        <w:t xml:space="preserve"> materi disimpan dalam bentuk media dan dapat diakses kembali kapan saja selama media yang digunakan untuk mengakses </w:t>
      </w:r>
      <w:r w:rsidR="00D47106">
        <w:rPr>
          <w:rFonts w:cs="Times New Roman"/>
          <w:noProof/>
          <w:szCs w:val="24"/>
          <w:lang w:val="en-US"/>
        </w:rPr>
        <w:t>e-learning</w:t>
      </w:r>
      <w:r w:rsidRPr="00673DE0">
        <w:rPr>
          <w:rFonts w:cs="Times New Roman"/>
          <w:noProof/>
          <w:szCs w:val="24"/>
          <w:lang w:val="en-US"/>
        </w:rPr>
        <w:t xml:space="preserve">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26BB60B9" w:rsidR="00673DE0" w:rsidRPr="00911AFD" w:rsidRDefault="00673DE0" w:rsidP="00B13FF2">
      <w:pPr>
        <w:pStyle w:val="ListParagraph"/>
        <w:rPr>
          <w:noProof/>
        </w:rPr>
      </w:pPr>
      <w:r>
        <w:rPr>
          <w:noProof/>
        </w:rPr>
        <w:tab/>
      </w:r>
      <w:r w:rsidRPr="00673DE0">
        <w:rPr>
          <w:noProof/>
        </w:rPr>
        <w:t xml:space="preserve">Dengan memanfaatkan sistem </w:t>
      </w:r>
      <w:r w:rsidR="00D47106">
        <w:rPr>
          <w:noProof/>
        </w:rPr>
        <w:t>E-learning</w:t>
      </w:r>
      <w:r w:rsidRPr="00673DE0">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t>Biaya</w:t>
      </w:r>
    </w:p>
    <w:p w14:paraId="0CB75BDA" w14:textId="58DC7BB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 xml:space="preserve">dengan </w:t>
      </w:r>
      <w:r w:rsidR="00D47106">
        <w:rPr>
          <w:rFonts w:cs="Times New Roman"/>
          <w:noProof/>
          <w:szCs w:val="24"/>
          <w:lang w:val="en-US"/>
        </w:rPr>
        <w:t>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lastRenderedPageBreak/>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lastRenderedPageBreak/>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66D55A73"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w:t>
      </w:r>
      <w:r w:rsidR="00D47106">
        <w:rPr>
          <w:rFonts w:cs="Times New Roman"/>
          <w:bCs/>
          <w:iCs/>
          <w:noProof/>
          <w:color w:val="000000" w:themeColor="text1"/>
          <w:szCs w:val="24"/>
          <w:lang w:val="en-US"/>
        </w:rPr>
        <w:t>e-learning</w:t>
      </w:r>
      <w:r w:rsidR="0053700A">
        <w:rPr>
          <w:rFonts w:cs="Times New Roman"/>
          <w:bCs/>
          <w:iCs/>
          <w:noProof/>
          <w:color w:val="000000" w:themeColor="text1"/>
          <w:szCs w:val="24"/>
          <w:lang w:val="en-US"/>
        </w:rPr>
        <w:t xml:space="preserve">.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r w:rsidR="00EC7747" w:rsidRPr="00EC7747">
        <w:rPr>
          <w:lang w:val="en-US"/>
        </w:rPr>
        <w:t xml:space="preserve">Pengujian sistem dilakukan untuk melihat apakah program sudah </w:t>
      </w:r>
      <w:r>
        <w:rPr>
          <w:lang w:val="en-US"/>
        </w:rPr>
        <w:tab/>
      </w:r>
      <w:r w:rsidR="00EC7747" w:rsidRPr="00EC7747">
        <w:rPr>
          <w:lang w:val="en-US"/>
        </w:rPr>
        <w:t xml:space="preserve">berjalan dengan sebagaimana mestinya atau belum, Pengujian sistem </w:t>
      </w:r>
      <w:r>
        <w:rPr>
          <w:lang w:val="en-US"/>
        </w:rPr>
        <w:tab/>
      </w:r>
      <w:r w:rsidR="00EC7747" w:rsidRPr="00EC7747">
        <w:rPr>
          <w:lang w:val="en-US"/>
        </w:rPr>
        <w:t xml:space="preserve">dilakukan dengan menggunakan dua metode yaitu metod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butuhkan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r w:rsidRPr="00F16F9E">
              <w:t xml:space="preserve">Processor AMD Ryzen™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r>
              <w:t>Javascript</w:t>
            </w:r>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4"/>
          <w:footerReference w:type="default" r:id="rId15"/>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189C715D"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 xml:space="preserve">pembelajaran </w:t>
            </w:r>
            <w:r w:rsidR="00D47106">
              <w:rPr>
                <w:noProof/>
                <w:color w:val="auto"/>
              </w:rPr>
              <w:t>e-</w:t>
            </w:r>
            <w:r w:rsidR="00D47106">
              <w:rPr>
                <w:noProof/>
                <w:color w:val="auto"/>
              </w:rPr>
              <w:lastRenderedPageBreak/>
              <w:t>learning</w:t>
            </w:r>
            <w:r>
              <w:rPr>
                <w:noProof/>
                <w:color w:val="auto"/>
              </w:rPr>
              <w:t xml:space="preserve">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w:t>
            </w:r>
            <w:r w:rsidR="00D47106">
              <w:rPr>
                <w:noProof/>
                <w:color w:val="auto"/>
              </w:rPr>
              <w:t>e-learning</w:t>
            </w:r>
            <w:r w:rsidR="00543E48">
              <w:rPr>
                <w:noProof/>
                <w:color w:val="auto"/>
              </w:rPr>
              <w:t>.</w:t>
            </w:r>
          </w:p>
          <w:p w14:paraId="1DC157AE" w14:textId="77777777" w:rsidR="00C415FE" w:rsidRDefault="00C415FE" w:rsidP="00B13FF2">
            <w:pPr>
              <w:pStyle w:val="Default"/>
              <w:spacing w:line="360" w:lineRule="auto"/>
              <w:ind w:right="-47"/>
              <w:jc w:val="both"/>
              <w:rPr>
                <w:noProof/>
                <w:color w:val="auto"/>
              </w:rPr>
            </w:pPr>
          </w:p>
          <w:p w14:paraId="16A22FE8" w14:textId="01624C36"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sidR="00D47106">
              <w:rPr>
                <w:i/>
                <w:iCs/>
                <w:noProof/>
                <w:color w:val="auto"/>
              </w:rPr>
              <w:t>e-learning</w:t>
            </w:r>
            <w:r>
              <w:rPr>
                <w:i/>
                <w:iCs/>
                <w:noProof/>
                <w:color w:val="auto"/>
              </w:rPr>
              <w:t>.</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65ECBFAA" w:rsidR="00861FF7" w:rsidRDefault="00861FF7" w:rsidP="00B13FF2">
            <w:pPr>
              <w:pStyle w:val="Default"/>
              <w:spacing w:line="360" w:lineRule="auto"/>
              <w:ind w:right="-47"/>
              <w:jc w:val="both"/>
              <w:rPr>
                <w:noProof/>
                <w:color w:val="auto"/>
              </w:rPr>
            </w:pPr>
            <w:r>
              <w:rPr>
                <w:noProof/>
                <w:color w:val="auto"/>
              </w:rPr>
              <w:t xml:space="preserve">Objek Penelitian penulis adalah pengguna yang terdaftar pada sistem </w:t>
            </w:r>
            <w:r w:rsidR="00D47106">
              <w:rPr>
                <w:noProof/>
                <w:color w:val="auto"/>
              </w:rPr>
              <w:t>e-learning</w:t>
            </w:r>
            <w:r>
              <w:rPr>
                <w:noProof/>
                <w:color w:val="auto"/>
              </w:rPr>
              <w:t xml:space="preserve">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7AA9DD51"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w:t>
            </w:r>
            <w:r w:rsidR="00D47106">
              <w:rPr>
                <w:noProof/>
                <w:color w:val="auto"/>
              </w:rPr>
              <w:t>e-learning</w:t>
            </w:r>
            <w:r>
              <w:rPr>
                <w:noProof/>
                <w:color w:val="auto"/>
              </w:rPr>
              <w:t xml:space="preserve">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Boud, D., &amp; Feletti,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6"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design : the Learning Activity Management System (LAMS). </w:t>
      </w:r>
      <w:r w:rsidRPr="00DC3A77">
        <w:rPr>
          <w:rFonts w:eastAsia="Times New Roman" w:cs="Times New Roman"/>
          <w:i/>
          <w:iCs/>
          <w:szCs w:val="24"/>
          <w:lang w:val="en-US" w:eastAsia="ja-JP"/>
        </w:rPr>
        <w:t>Downar</w:t>
      </w:r>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Hmelo-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7"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8"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9"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lastRenderedPageBreak/>
        <w:t xml:space="preserve">Asmawi, Syafei, &amp; Yamin, M. (2019). Pendidikan Berbasis Teknologi Informasi Dan Komunikasi. </w:t>
      </w:r>
      <w:r w:rsidRPr="00213B84">
        <w:rPr>
          <w:rFonts w:eastAsia="Times New Roman" w:cs="Times New Roman"/>
          <w:i/>
          <w:iCs/>
          <w:szCs w:val="24"/>
          <w:lang w:val="en-US" w:eastAsia="ja-JP"/>
        </w:rPr>
        <w:t>Prosiding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3974792C"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Keefetifan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ebagai media pembelajaran (studi evaluasi model pembelajaran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MK Telkom Sandhy Putra Purwokerto). </w:t>
      </w:r>
      <w:r w:rsidRPr="00213B84">
        <w:rPr>
          <w:rFonts w:eastAsia="Times New Roman" w:cs="Times New Roman"/>
          <w:i/>
          <w:iCs/>
          <w:szCs w:val="24"/>
          <w:lang w:val="en-US" w:eastAsia="ja-JP"/>
        </w:rPr>
        <w:t>Jurnal Pendidikan Vokasi</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31A88268" w:rsidR="009742F3"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dani, S. W., Suyanto, M., &amp; Sofyan, A. F. (2016). PENERAPAN KONSEP GAMIFIKASI PADA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UNTUK PEMBELAJARAN ANIMASI 3 DIMENSI. </w:t>
      </w:r>
      <w:r w:rsidRPr="00213B84">
        <w:rPr>
          <w:rFonts w:eastAsia="Times New Roman" w:cs="Times New Roman"/>
          <w:i/>
          <w:iCs/>
          <w:szCs w:val="24"/>
          <w:lang w:val="en-US" w:eastAsia="ja-JP"/>
        </w:rPr>
        <w:t>Telematika</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1"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0FFEAD27"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Nurhayati. (2013). Pemberdayaan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ebagai Media Pembelajaran Ramah Lingkungan. </w:t>
      </w:r>
      <w:r w:rsidRPr="00213B84">
        <w:rPr>
          <w:rFonts w:eastAsia="Times New Roman" w:cs="Times New Roman"/>
          <w:i/>
          <w:iCs/>
          <w:szCs w:val="24"/>
          <w:lang w:val="en-US" w:eastAsia="ja-JP"/>
        </w:rPr>
        <w:t>Jurnal Saintech</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5A9A2F72" w:rsidR="00BB480B" w:rsidRDefault="00167E14" w:rsidP="00B13FF2">
      <w:pPr>
        <w:spacing w:after="0"/>
        <w:jc w:val="left"/>
        <w:rPr>
          <w:rFonts w:eastAsia="Times New Roman" w:cs="Times New Roman"/>
          <w:szCs w:val="24"/>
          <w:lang w:val="en-US" w:eastAsia="ja-JP"/>
        </w:rPr>
      </w:pPr>
      <w:r w:rsidRPr="00167E14">
        <w:rPr>
          <w:rFonts w:eastAsia="Times New Roman" w:cs="Times New Roman"/>
          <w:szCs w:val="24"/>
          <w:lang w:val="en-US" w:eastAsia="ja-JP"/>
        </w:rPr>
        <w:t xml:space="preserve">Mutia, I., &amp; Leonard. (2015). Kajian Penerapan </w:t>
      </w:r>
      <w:r w:rsidR="00D47106">
        <w:rPr>
          <w:rFonts w:eastAsia="Times New Roman" w:cs="Times New Roman"/>
          <w:szCs w:val="24"/>
          <w:lang w:val="en-US" w:eastAsia="ja-JP"/>
        </w:rPr>
        <w:t>E-learning</w:t>
      </w:r>
      <w:r w:rsidRPr="00167E14">
        <w:rPr>
          <w:rFonts w:eastAsia="Times New Roman" w:cs="Times New Roman"/>
          <w:szCs w:val="24"/>
          <w:lang w:val="en-US" w:eastAsia="ja-JP"/>
        </w:rPr>
        <w:t xml:space="preserve"> dalam Proses Pembelajaran di Perguruan Tinggi. </w:t>
      </w:r>
      <w:r w:rsidRPr="00167E14">
        <w:rPr>
          <w:rFonts w:eastAsia="Times New Roman" w:cs="Times New Roman"/>
          <w:i/>
          <w:iCs/>
          <w:szCs w:val="24"/>
          <w:lang w:val="en-US" w:eastAsia="ja-JP"/>
        </w:rPr>
        <w:t>Faktor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Jago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Mulyani. (2017). Metode Analisis dan Perancangan Sistem. In </w:t>
      </w:r>
      <w:r w:rsidRPr="00BB480B">
        <w:rPr>
          <w:rFonts w:eastAsia="Times New Roman" w:cs="Times New Roman"/>
          <w:i/>
          <w:iCs/>
          <w:szCs w:val="24"/>
          <w:lang w:val="en-US" w:eastAsia="ja-JP"/>
        </w:rPr>
        <w:t>Abdi SisteMatika.</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Pengenalan Sistem Informasi Edisi Revisi. In </w:t>
      </w:r>
      <w:r w:rsidRPr="00A83FAE">
        <w:rPr>
          <w:rFonts w:eastAsia="Times New Roman" w:cs="Times New Roman"/>
          <w:i/>
          <w:iCs/>
          <w:szCs w:val="24"/>
          <w:lang w:val="en-US" w:eastAsia="ja-JP"/>
        </w:rPr>
        <w:t>Edisi Revisi</w:t>
      </w:r>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Kristanto, A. (2018). Perancangan Sistem Informasi dan Aplikasinya (Edisi Revisi). </w:t>
      </w:r>
      <w:r w:rsidRPr="00327B88">
        <w:rPr>
          <w:rFonts w:eastAsia="Times New Roman" w:cs="Times New Roman"/>
          <w:i/>
          <w:iCs/>
          <w:szCs w:val="24"/>
          <w:lang w:val="en-US" w:eastAsia="ja-JP"/>
        </w:rPr>
        <w:t>Gava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2"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726B442A"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Al-Fraihat, D., Joy, M., Masa’deh, R., &amp; Sinclair, J. (2020). Evaluating </w:t>
      </w:r>
      <w:r w:rsidR="00D47106">
        <w:rPr>
          <w:rFonts w:eastAsia="Times New Roman" w:cs="Times New Roman"/>
          <w:szCs w:val="24"/>
          <w:lang w:val="en-US" w:eastAsia="ja-JP"/>
        </w:rPr>
        <w:t>E-learning</w:t>
      </w:r>
      <w:r w:rsidRPr="00327B88">
        <w:rPr>
          <w:rFonts w:eastAsia="Times New Roman" w:cs="Times New Roman"/>
          <w:szCs w:val="24"/>
          <w:lang w:val="en-US" w:eastAsia="ja-JP"/>
        </w:rPr>
        <w:t xml:space="preserve">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3"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4"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5"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r w:rsidRPr="00C16688">
        <w:rPr>
          <w:rFonts w:eastAsia="Times New Roman" w:cs="Times New Roman"/>
          <w:szCs w:val="24"/>
          <w:lang w:val="en-US" w:eastAsia="ja-JP"/>
        </w:rPr>
        <w:t xml:space="preserve">Dange, S., Kasture, R., Kadhao, A., Thorat, A., &amp; Mhaman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6"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r w:rsidRPr="00467294">
        <w:rPr>
          <w:rFonts w:eastAsia="Times New Roman" w:cs="Times New Roman"/>
          <w:szCs w:val="24"/>
          <w:lang w:val="en-US" w:eastAsia="ja-JP"/>
        </w:rPr>
        <w:t>Kemdikbud, badan bahasa. (2016). Pedoman Umum Ejaan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r w:rsidRPr="00467294">
        <w:rPr>
          <w:rFonts w:eastAsia="Times New Roman" w:cs="Times New Roman"/>
          <w:i/>
          <w:iCs/>
          <w:szCs w:val="24"/>
          <w:lang w:val="en-US" w:eastAsia="ja-JP"/>
        </w:rPr>
        <w:t>Pedoman Umum Ejaan Bahasa Indonesi</w:t>
      </w:r>
      <w:r w:rsidRPr="00467294">
        <w:rPr>
          <w:rFonts w:eastAsia="Times New Roman" w:cs="Times New Roman"/>
          <w:szCs w:val="24"/>
          <w:lang w:val="en-US" w:eastAsia="ja-JP"/>
        </w:rPr>
        <w:t xml:space="preserve"> (Vol. 4). </w:t>
      </w:r>
      <w:hyperlink r:id="rId27"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EB42A" w14:textId="77777777" w:rsidR="00145A92" w:rsidRDefault="00145A92" w:rsidP="00725057">
      <w:pPr>
        <w:spacing w:after="0" w:line="240" w:lineRule="auto"/>
      </w:pPr>
      <w:r>
        <w:separator/>
      </w:r>
    </w:p>
  </w:endnote>
  <w:endnote w:type="continuationSeparator" w:id="0">
    <w:p w14:paraId="118A281F" w14:textId="77777777" w:rsidR="00145A92" w:rsidRDefault="00145A92"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2DA18" w14:textId="77777777" w:rsidR="00145A92" w:rsidRDefault="00145A92" w:rsidP="00725057">
      <w:pPr>
        <w:spacing w:after="0" w:line="240" w:lineRule="auto"/>
      </w:pPr>
      <w:r>
        <w:separator/>
      </w:r>
    </w:p>
  </w:footnote>
  <w:footnote w:type="continuationSeparator" w:id="0">
    <w:p w14:paraId="2376F8FB" w14:textId="77777777" w:rsidR="00145A92" w:rsidRDefault="00145A92"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B19F8"/>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45A92"/>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22E"/>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871"/>
    <w:rsid w:val="00542E35"/>
    <w:rsid w:val="005438CE"/>
    <w:rsid w:val="00543E48"/>
    <w:rsid w:val="00551E7C"/>
    <w:rsid w:val="005568B8"/>
    <w:rsid w:val="00557A23"/>
    <w:rsid w:val="005605A7"/>
    <w:rsid w:val="005620D2"/>
    <w:rsid w:val="005627A0"/>
    <w:rsid w:val="0056338F"/>
    <w:rsid w:val="00571D6B"/>
    <w:rsid w:val="00572D6F"/>
    <w:rsid w:val="005741C6"/>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63BD"/>
    <w:rsid w:val="006C70A1"/>
    <w:rsid w:val="006D1910"/>
    <w:rsid w:val="006D4EDA"/>
    <w:rsid w:val="006E1271"/>
    <w:rsid w:val="006E5F37"/>
    <w:rsid w:val="006E683E"/>
    <w:rsid w:val="006E6A5A"/>
    <w:rsid w:val="006E7F08"/>
    <w:rsid w:val="006F531E"/>
    <w:rsid w:val="006F5720"/>
    <w:rsid w:val="006F5E8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5134"/>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3471"/>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8A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91"/>
    <w:rsid w:val="00D437BC"/>
    <w:rsid w:val="00D4412F"/>
    <w:rsid w:val="00D47106"/>
    <w:rsid w:val="00D47511"/>
    <w:rsid w:val="00D47E4C"/>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46"/>
    <w:rsid w:val="00E74AB0"/>
    <w:rsid w:val="00E80755"/>
    <w:rsid w:val="00E87592"/>
    <w:rsid w:val="00E909D7"/>
    <w:rsid w:val="00E9381B"/>
    <w:rsid w:val="00E964F8"/>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1793"/>
    <w:rsid w:val="00FC3EC3"/>
    <w:rsid w:val="00FC60C1"/>
    <w:rsid w:val="00FC648A"/>
    <w:rsid w:val="00FD596C"/>
    <w:rsid w:val="00FD6B4C"/>
    <w:rsid w:val="00FD6EE3"/>
    <w:rsid w:val="00FE0A99"/>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6</TotalTime>
  <Pages>25</Pages>
  <Words>4372</Words>
  <Characters>2492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89</cp:revision>
  <cp:lastPrinted>2022-01-18T02:30:00Z</cp:lastPrinted>
  <dcterms:created xsi:type="dcterms:W3CDTF">2021-01-21T10:01:00Z</dcterms:created>
  <dcterms:modified xsi:type="dcterms:W3CDTF">2022-01-1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